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424745E9"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746</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w:t>
      </w:r>
      <w:r w:rsidR="00E4001B">
        <w:rPr>
          <w:szCs w:val="24"/>
        </w:rPr>
        <w:t>istraction</w:t>
      </w:r>
      <w:r w:rsidR="00E4001B">
        <w:rPr>
          <w:szCs w:val="24"/>
        </w:rPr>
        <w:t xml:space="preserve">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w:t>
      </w:r>
      <w:r w:rsidR="00C82FC7">
        <w:rPr>
          <w:szCs w:val="24"/>
        </w:rPr>
        <w:t xml:space="preserve">en </w:t>
      </w:r>
      <w:r w:rsidR="009C5168">
        <w:rPr>
          <w:szCs w:val="24"/>
        </w:rPr>
        <w:t>self-regulation</w:t>
      </w:r>
      <w:r w:rsidR="00C82FC7">
        <w:rPr>
          <w:szCs w:val="24"/>
        </w:rPr>
        <w:t xml:space="preserve"> </w:t>
      </w:r>
      <w:proofErr w:type="gramStart"/>
      <w:r w:rsidR="00C82FC7">
        <w:rPr>
          <w:szCs w:val="24"/>
        </w:rPr>
        <w:t xml:space="preserve">occurs </w:t>
      </w:r>
      <w:r w:rsidR="00965A73">
        <w:rPr>
          <w:szCs w:val="24"/>
        </w:rPr>
        <w:t xml:space="preserve"> in</w:t>
      </w:r>
      <w:proofErr w:type="gramEnd"/>
      <w:r w:rsidR="00965A73">
        <w:rPr>
          <w:szCs w:val="24"/>
        </w:rPr>
        <w:t xml:space="preserve">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25688F64"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 xml:space="preserve">someone </w:t>
      </w:r>
      <w:proofErr w:type="gramStart"/>
      <w:r w:rsidR="00EF55CB">
        <w:rPr>
          <w:szCs w:val="24"/>
        </w:rPr>
        <w:t>were</w:t>
      </w:r>
      <w:proofErr w:type="gramEnd"/>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57490C2C"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3F6F5B5B"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2E109ABC"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1397600D"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4735EC9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14C8C0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w:t>
      </w:r>
      <w:r w:rsidR="005B30CF">
        <w:rPr>
          <w:szCs w:val="24"/>
        </w:rPr>
        <w:t xml:space="preserve">when experimental control is minimized </w:t>
      </w:r>
      <w:r w:rsidR="004E6FCA" w:rsidRPr="004E6FCA">
        <w:rPr>
          <w:szCs w:val="24"/>
        </w:rPr>
        <w:t>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w:t>
      </w:r>
      <w:r w:rsidR="001F7CFD">
        <w:rPr>
          <w:szCs w:val="24"/>
        </w:rPr>
        <w:lastRenderedPageBreak/>
        <w:t xml:space="preserve">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safe and con</w:t>
      </w:r>
      <w:r w:rsidR="005B30CF">
        <w:rPr>
          <w:szCs w:val="24"/>
        </w:rPr>
        <w:t>sistent</w:t>
      </w:r>
      <w:r w:rsidR="002013C5">
        <w:rPr>
          <w:szCs w:val="24"/>
        </w:rPr>
        <w:t xml:space="preserve">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25E79CAB"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r w:rsidR="007E243B">
        <w:rPr>
          <w:szCs w:val="24"/>
        </w:rPr>
        <w:t xml:space="preserve">test whether this effect extends to untrained subjects in high-intensity circumstances by </w:t>
      </w:r>
      <w:proofErr w:type="gramStart"/>
      <w:r w:rsidR="007E243B">
        <w:rPr>
          <w:szCs w:val="24"/>
        </w:rPr>
        <w:t xml:space="preserve">having </w:t>
      </w:r>
      <w:r w:rsidR="00396CB3">
        <w:rPr>
          <w:szCs w:val="24"/>
        </w:rPr>
        <w:t xml:space="preserve"> </w:t>
      </w:r>
      <w:r w:rsidRPr="004E6FCA">
        <w:rPr>
          <w:szCs w:val="24"/>
        </w:rPr>
        <w:t>untrained</w:t>
      </w:r>
      <w:proofErr w:type="gramEnd"/>
      <w:r w:rsidRPr="004E6FCA">
        <w:rPr>
          <w:szCs w:val="24"/>
        </w:rPr>
        <w:t xml:space="preserve"> participants </w:t>
      </w:r>
      <w:r w:rsidR="00396CB3">
        <w:rPr>
          <w:szCs w:val="24"/>
        </w:rPr>
        <w:t>navigate</w:t>
      </w:r>
      <w:r w:rsidRPr="004E6FCA">
        <w:rPr>
          <w:szCs w:val="24"/>
        </w:rPr>
        <w:t xml:space="preserve"> a haunted house and report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7E243B">
        <w:rPr>
          <w:szCs w:val="24"/>
        </w:rPr>
        <w:t xml:space="preserve"> at the expense of </w:t>
      </w:r>
      <w:r w:rsidR="005B30CF">
        <w:rPr>
          <w:szCs w:val="24"/>
        </w:rPr>
        <w:t xml:space="preserve">greater </w:t>
      </w:r>
      <w:r w:rsidR="004E30DF">
        <w:rPr>
          <w:szCs w:val="24"/>
        </w:rPr>
        <w:t>experimental control</w:t>
      </w:r>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4172169A"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lastRenderedPageBreak/>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r w:rsidR="000732A4">
        <w:rPr>
          <w:szCs w:val="24"/>
        </w:rPr>
        <w:t xml:space="preserve"> </w:t>
      </w:r>
      <w:r w:rsidR="004E30DF">
        <w:rPr>
          <w:szCs w:val="24"/>
        </w:rPr>
        <w:t>We hypothesized that the decontextualized self-regulation choices motivated by stimulus-response paradigms might be closer in practice to simulating or forecasting self-regulation than regulation usage</w:t>
      </w:r>
      <w:r w:rsidR="00A30191">
        <w:rPr>
          <w:szCs w:val="24"/>
        </w:rPr>
        <w:t>, as forecasting may be more controlled and idealized than the complicated realities of regulation usage</w:t>
      </w:r>
      <w:r w:rsidR="000732A4">
        <w:rPr>
          <w:szCs w:val="24"/>
        </w:rPr>
        <w:t>.</w:t>
      </w:r>
      <w:r w:rsidR="004E6FCA" w:rsidRPr="004E6FCA">
        <w:rPr>
          <w:szCs w:val="24"/>
        </w:rPr>
        <w:t xml:space="preserve"> </w:t>
      </w:r>
      <w:r w:rsidR="002013C5">
        <w:rPr>
          <w:szCs w:val="24"/>
        </w:rPr>
        <w:t>We did observe the canonical association between emotional intensity and regulatory strategy selection 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 xml:space="preserve">many study design differences between Studies 1 and 2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20E8C223"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A30191">
        <w:rPr>
          <w:szCs w:val="24"/>
        </w:rPr>
        <w:t xml:space="preserve">This study again featured greater experimental control than Study </w:t>
      </w:r>
      <w:proofErr w:type="gramStart"/>
      <w:r w:rsidR="00A30191">
        <w:rPr>
          <w:szCs w:val="24"/>
        </w:rPr>
        <w:t>1, but</w:t>
      </w:r>
      <w:proofErr w:type="gramEnd"/>
      <w:r w:rsidR="00A30191">
        <w:rPr>
          <w:szCs w:val="24"/>
        </w:rPr>
        <w:t xml:space="preserve"> retained some of Study 1 design features to promote ecological validity.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8" w:name="_Hlk172732134"/>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w:t>
      </w:r>
      <w:bookmarkEnd w:id="8"/>
      <w:r w:rsidR="00083D59" w:rsidRPr="008C7178">
        <w:rPr>
          <w:szCs w:val="24"/>
        </w:rPr>
        <w:t>of using a low-effort or high-effort regulatory strategy in a</w:t>
      </w:r>
      <w:r w:rsidR="00C6526E">
        <w:rPr>
          <w:szCs w:val="24"/>
        </w:rPr>
        <w:t xml:space="preserve"> dynamic, </w:t>
      </w:r>
      <w:r w:rsidR="00C6526E">
        <w:rPr>
          <w:szCs w:val="24"/>
        </w:rPr>
        <w:lastRenderedPageBreak/>
        <w:t>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w:t>
      </w:r>
      <w:r>
        <w:rPr>
          <w:szCs w:val="24"/>
        </w:rPr>
        <w:lastRenderedPageBreak/>
        <w:t xml:space="preserve">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xml:space="preserve">, had normal or corrected-to-normal vision, were not pregnant, had no history of seizures, cardiovascular issues, or neurological disorders, could </w:t>
      </w:r>
      <w:r w:rsidR="00201A98">
        <w:rPr>
          <w:szCs w:val="24"/>
        </w:rPr>
        <w:lastRenderedPageBreak/>
        <w:t>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lastRenderedPageBreak/>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lastRenderedPageBreak/>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w:t>
      </w:r>
      <w:r w:rsidR="0014196C">
        <w:rPr>
          <w:szCs w:val="24"/>
        </w:rPr>
        <w:lastRenderedPageBreak/>
        <w:t xml:space="preserve">=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w:t>
      </w:r>
      <w:r w:rsidR="00937D53" w:rsidRPr="000E4249">
        <w:rPr>
          <w:szCs w:val="24"/>
        </w:rPr>
        <w:lastRenderedPageBreak/>
        <w:t xml:space="preserve">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0"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xml:space="preserve">, 30.7% used reappraisal and 61.5% used distraction, with the other three </w:t>
      </w:r>
      <w:r w:rsidR="00DC1D9A">
        <w:rPr>
          <w:szCs w:val="24"/>
        </w:rPr>
        <w:lastRenderedPageBreak/>
        <w:t>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proofErr w:type="gramStart"/>
      <w:r w:rsidR="0032126A">
        <w:rPr>
          <w:szCs w:val="24"/>
        </w:rPr>
        <w:t>Agreement</w:t>
      </w:r>
      <w:proofErr w:type="gramEnd"/>
      <w:r w:rsidR="0032126A">
        <w:rPr>
          <w:szCs w:val="24"/>
        </w:rPr>
        <w:t xml:space="preserve"> between raters was high (IRR = 0.918).</w:t>
      </w:r>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 xml:space="preserve">lacking intelligible affective information (e.g., “-“, “nothing”, “idk man”), 2) </w:t>
      </w:r>
      <w:r w:rsidRPr="008C7178">
        <w:rPr>
          <w:szCs w:val="24"/>
        </w:rPr>
        <w:lastRenderedPageBreak/>
        <w:t>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889B32D" w:rsidR="0057698D" w:rsidRPr="00C05F02" w:rsidRDefault="00E77A87" w:rsidP="00C05F02">
      <w:pPr>
        <w:spacing w:after="0" w:line="480" w:lineRule="auto"/>
        <w:ind w:left="0" w:firstLine="720"/>
      </w:pPr>
      <w:r>
        <w:rPr>
          <w:szCs w:val="24"/>
        </w:rPr>
        <w:t>This observational approach, using the idio</w:t>
      </w:r>
      <w:r w:rsidR="00A30191">
        <w:rPr>
          <w:szCs w:val="24"/>
        </w:rPr>
        <w:t>graphic</w:t>
      </w:r>
      <w:r>
        <w:rPr>
          <w:szCs w:val="24"/>
        </w:rPr>
        <w:t xml:space="preserve"> self-reported emotional intensity of each subject to predict regulation behaviors, differs substantively from its </w:t>
      </w:r>
      <w:proofErr w:type="gramStart"/>
      <w:r>
        <w:rPr>
          <w:szCs w:val="24"/>
        </w:rPr>
        <w:t>experimentally-controlled</w:t>
      </w:r>
      <w:proofErr w:type="gramEnd"/>
      <w:r>
        <w:rPr>
          <w:szCs w:val="24"/>
        </w:rPr>
        <w:t xml:space="preserve">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proofErr w:type="gramStart"/>
      <w:r w:rsidR="004A023F">
        <w:rPr>
          <w:szCs w:val="24"/>
        </w:rPr>
        <w:t xml:space="preserve">likely </w:t>
      </w:r>
      <w:r>
        <w:rPr>
          <w:szCs w:val="24"/>
        </w:rPr>
        <w:t>reduce</w:t>
      </w:r>
      <w:proofErr w:type="gramEnd"/>
      <w:r>
        <w:rPr>
          <w:szCs w:val="24"/>
        </w:rPr>
        <w:t xml:space="preserv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xml:space="preserve">, though it may be the case that these reports were also influenced by post-regulation </w:t>
      </w:r>
      <w:r w:rsidR="0012001C">
        <w:lastRenderedPageBreak/>
        <w:t>emotion</w:t>
      </w:r>
      <w:r w:rsidR="00466D8D" w:rsidRPr="00C05F02">
        <w:t>.</w:t>
      </w:r>
      <w:r w:rsidR="0012001C">
        <w:t xml:space="preserve"> While pre- and post-regulation emotion intensities appear highly correlated </w:t>
      </w:r>
      <w:r w:rsidR="0012001C">
        <w:fldChar w:fldCharType="begin"/>
      </w:r>
      <w:r w:rsidR="0012001C">
        <w:instrText xml:space="preserve"> ADDIN ZOTERO_ITEM CSL_CITATION {"citationID":"2dDlVlOS","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50D9DA8D"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r>
                                  <w:rPr>
                                    <w:rFonts w:ascii="Calibri" w:eastAsia="Calibri" w:hAnsi="Calibri" w:cs="Calibri"/>
                                    <w:sz w:val="20"/>
                                  </w:rPr>
                                  <w:t xml:space="preserve">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r>
                            <w:rPr>
                              <w:rFonts w:ascii="Calibri" w:eastAsia="Calibri" w:hAnsi="Calibri" w:cs="Calibri"/>
                              <w:sz w:val="20"/>
                            </w:rPr>
                            <w:t xml:space="preserve">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1"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1"/>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50A22D70" w:rsidR="0043765F" w:rsidRPr="00B476BD" w:rsidRDefault="00B720B2" w:rsidP="006D3351">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r w:rsidR="0085248B">
        <w:rPr>
          <w:szCs w:val="24"/>
        </w:rPr>
        <w:br/>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77777777"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proofErr w:type="gramStart"/>
      <w:r w:rsidRPr="00A62570">
        <w:rPr>
          <w:bCs/>
          <w:i/>
          <w:iCs/>
          <w:szCs w:val="24"/>
        </w:rPr>
        <w:t>t</w:t>
      </w:r>
      <w:r w:rsidRPr="00A62570">
        <w:rPr>
          <w:bCs/>
          <w:szCs w:val="24"/>
        </w:rPr>
        <w:t>(</w:t>
      </w:r>
      <w:proofErr w:type="gramEnd"/>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proofErr w:type="gramStart"/>
      <w:r w:rsidRPr="00A62570">
        <w:rPr>
          <w:bCs/>
          <w:i/>
          <w:iCs/>
          <w:szCs w:val="24"/>
        </w:rPr>
        <w:t>t</w:t>
      </w:r>
      <w:r w:rsidRPr="00A62570">
        <w:rPr>
          <w:bCs/>
          <w:szCs w:val="24"/>
        </w:rPr>
        <w:t>(</w:t>
      </w:r>
      <w:proofErr w:type="gramEnd"/>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proofErr w:type="spellStart"/>
      <w:r w:rsidR="0007369C" w:rsidRPr="00B476BD">
        <w:rPr>
          <w:bCs/>
          <w:i/>
          <w:iCs/>
          <w:szCs w:val="24"/>
          <w:vertAlign w:val="subscript"/>
        </w:rPr>
        <w:t>obs</w:t>
      </w:r>
      <w:proofErr w:type="spellEnd"/>
      <w:r w:rsidR="0007369C">
        <w:rPr>
          <w:bCs/>
          <w:szCs w:val="24"/>
        </w:rPr>
        <w:t xml:space="preserve"> = 9.92, </w:t>
      </w:r>
      <w:r w:rsidR="0007369C" w:rsidRPr="00AA18EC">
        <w:rPr>
          <w:bCs/>
          <w:i/>
          <w:iCs/>
          <w:szCs w:val="24"/>
        </w:rPr>
        <w:t>median</w:t>
      </w:r>
      <w:r w:rsidR="00663F44">
        <w:rPr>
          <w:bCs/>
          <w:i/>
          <w:iCs/>
          <w:szCs w:val="24"/>
        </w:rPr>
        <w:t xml:space="preserve"> </w:t>
      </w:r>
      <w:proofErr w:type="spellStart"/>
      <w:r w:rsidR="0007369C" w:rsidRPr="00052721">
        <w:rPr>
          <w:bCs/>
          <w:i/>
          <w:iCs/>
          <w:szCs w:val="24"/>
          <w:vertAlign w:val="subscript"/>
        </w:rPr>
        <w:t>obs</w:t>
      </w:r>
      <w:proofErr w:type="spellEnd"/>
      <w:r w:rsidR="0007369C">
        <w:rPr>
          <w:bCs/>
          <w:szCs w:val="24"/>
        </w:rPr>
        <w:t xml:space="preserve"> = 8.0, </w:t>
      </w:r>
      <w:proofErr w:type="spellStart"/>
      <w:r w:rsidR="0007369C" w:rsidRPr="00BE73D6">
        <w:rPr>
          <w:bCs/>
          <w:i/>
          <w:iCs/>
          <w:szCs w:val="24"/>
        </w:rPr>
        <w:t>sd</w:t>
      </w:r>
      <w:proofErr w:type="spellEnd"/>
      <w:r w:rsidR="00663F44">
        <w:rPr>
          <w:bCs/>
          <w:i/>
          <w:iCs/>
          <w:szCs w:val="24"/>
        </w:rPr>
        <w:t xml:space="preserve"> </w:t>
      </w:r>
      <w:proofErr w:type="spellStart"/>
      <w:r w:rsidR="0007369C" w:rsidRPr="00052721">
        <w:rPr>
          <w:bCs/>
          <w:i/>
          <w:iCs/>
          <w:szCs w:val="24"/>
          <w:vertAlign w:val="subscript"/>
        </w:rPr>
        <w:t>obs</w:t>
      </w:r>
      <w:proofErr w:type="spellEnd"/>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proofErr w:type="spellStart"/>
      <w:r w:rsidR="002A7056" w:rsidRPr="00052721">
        <w:rPr>
          <w:bCs/>
          <w:i/>
          <w:iCs/>
          <w:szCs w:val="24"/>
          <w:vertAlign w:val="subscript"/>
        </w:rPr>
        <w:t>obs</w:t>
      </w:r>
      <w:proofErr w:type="spellEnd"/>
      <w:r w:rsidR="002A7056">
        <w:rPr>
          <w:bCs/>
          <w:szCs w:val="24"/>
        </w:rPr>
        <w:t xml:space="preserve"> = 14.3, </w:t>
      </w:r>
      <w:r w:rsidR="002A7056" w:rsidRPr="00AA18EC">
        <w:rPr>
          <w:bCs/>
          <w:i/>
          <w:iCs/>
          <w:szCs w:val="24"/>
        </w:rPr>
        <w:t>median</w:t>
      </w:r>
      <w:r w:rsidR="00663F44">
        <w:rPr>
          <w:bCs/>
          <w:i/>
          <w:iCs/>
          <w:szCs w:val="24"/>
        </w:rPr>
        <w:t xml:space="preserve"> </w:t>
      </w:r>
      <w:proofErr w:type="spellStart"/>
      <w:r w:rsidR="002A7056" w:rsidRPr="00052721">
        <w:rPr>
          <w:bCs/>
          <w:i/>
          <w:iCs/>
          <w:szCs w:val="24"/>
          <w:vertAlign w:val="subscript"/>
        </w:rPr>
        <w:t>obs</w:t>
      </w:r>
      <w:proofErr w:type="spellEnd"/>
      <w:r w:rsidR="002A7056">
        <w:rPr>
          <w:bCs/>
          <w:szCs w:val="24"/>
        </w:rPr>
        <w:t xml:space="preserve"> = 13.0, </w:t>
      </w:r>
      <w:proofErr w:type="spellStart"/>
      <w:r w:rsidR="002A7056" w:rsidRPr="00BE73D6">
        <w:rPr>
          <w:bCs/>
          <w:i/>
          <w:iCs/>
          <w:szCs w:val="24"/>
        </w:rPr>
        <w:t>sd</w:t>
      </w:r>
      <w:proofErr w:type="spellEnd"/>
      <w:r w:rsidR="00663F44">
        <w:rPr>
          <w:bCs/>
          <w:i/>
          <w:iCs/>
          <w:szCs w:val="24"/>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w:t>
      </w:r>
      <w:proofErr w:type="gramStart"/>
      <w:r>
        <w:rPr>
          <w:szCs w:val="24"/>
        </w:rPr>
        <w:t>event, and</w:t>
      </w:r>
      <w:proofErr w:type="gramEnd"/>
      <w:r>
        <w:rPr>
          <w:szCs w:val="24"/>
        </w:rPr>
        <w:t xml:space="preserve">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w:t>
      </w:r>
      <w:proofErr w:type="gramStart"/>
      <w:r w:rsidR="002A7056" w:rsidRPr="008C7178">
        <w:rPr>
          <w:szCs w:val="24"/>
        </w:rPr>
        <w:t>0.</w:t>
      </w:r>
      <w:r w:rsidR="002A7056">
        <w:rPr>
          <w:szCs w:val="24"/>
        </w:rPr>
        <w:t>96 ;</w:t>
      </w:r>
      <w:proofErr w:type="gramEnd"/>
      <w:r w:rsidR="002A7056">
        <w:rPr>
          <w:szCs w:val="24"/>
        </w:rPr>
        <w:t xml:space="preserve">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w:t>
      </w:r>
      <w:proofErr w:type="gramStart"/>
      <w:r w:rsidR="002A7056" w:rsidRPr="008C7178">
        <w:rPr>
          <w:szCs w:val="24"/>
        </w:rPr>
        <w:t>0.</w:t>
      </w:r>
      <w:r w:rsidR="002A7056">
        <w:rPr>
          <w:szCs w:val="24"/>
        </w:rPr>
        <w:t>96 ;</w:t>
      </w:r>
      <w:proofErr w:type="gramEnd"/>
      <w:r w:rsidR="002A7056">
        <w:rPr>
          <w:szCs w:val="24"/>
        </w:rPr>
        <w:t xml:space="preserve">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 xml:space="preserve">This </w:t>
      </w:r>
      <w:r w:rsidR="00CD5F7C">
        <w:rPr>
          <w:szCs w:val="24"/>
        </w:rPr>
        <w:lastRenderedPageBreak/>
        <w:t>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5D78C847"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lastRenderedPageBreak/>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45DDEE9" w14:textId="687DDFC6"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 xml:space="preserve">emotional </w:t>
      </w:r>
      <w:r w:rsidR="00CA33B1">
        <w:rPr>
          <w:szCs w:val="24"/>
        </w:rPr>
        <w:lastRenderedPageBreak/>
        <w:t>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A37600">
        <w:rPr>
          <w:szCs w:val="24"/>
        </w:rPr>
        <w:instrText xml:space="preserve"> ADDIN ZOTERO_ITEM CSL_CITATION {"citationID":"DfZBWQRm","properties":{"formattedCitation":"(Sauer et al., 2016; Specker et al., 2024)","plainCitation":"(Sauer et al., 2016; Specker et al., 2024)","noteIndex":0},"citationItems":[{"id":2042,"uris":["http://zotero.org/users/6239255/items/GR9DUXWW"],"itemData":{"id":204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w:t>
      </w:r>
      <w:proofErr w:type="gramStart"/>
      <w:r w:rsidR="00A37600">
        <w:rPr>
          <w:szCs w:val="24"/>
        </w:rPr>
        <w:t>–  successful</w:t>
      </w:r>
      <w:proofErr w:type="gramEnd"/>
      <w:r w:rsidR="00A37600">
        <w:rPr>
          <w:szCs w:val="24"/>
        </w:rPr>
        <w:t xml:space="preserve">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 xml:space="preserve">y emotions than </w:t>
      </w:r>
      <w:r w:rsidR="0012001C">
        <w:rPr>
          <w:szCs w:val="24"/>
        </w:rPr>
        <w:lastRenderedPageBreak/>
        <w:t>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ized 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regulatory behaviors subjects </w:t>
      </w:r>
      <w:proofErr w:type="gramStart"/>
      <w:r w:rsidR="004B36C0">
        <w:rPr>
          <w:szCs w:val="24"/>
        </w:rPr>
        <w:t>actually used</w:t>
      </w:r>
      <w:proofErr w:type="gramEnd"/>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proofErr w:type="gramStart"/>
      <w:r w:rsidR="00AD4521">
        <w:rPr>
          <w:szCs w:val="24"/>
        </w:rPr>
        <w:t>similar  to</w:t>
      </w:r>
      <w:proofErr w:type="gramEnd"/>
      <w:r w:rsidR="00AD4521">
        <w:rPr>
          <w:szCs w:val="24"/>
        </w:rPr>
        <w:t xml:space="preserve">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D4521" w:rsidRPr="008C7178">
        <w:rPr>
          <w:i/>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12"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2"/>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1500E9B8" w14:textId="68BA8730"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quantifies the </w:t>
      </w:r>
      <w:r w:rsidR="00774C33" w:rsidRPr="00774C33">
        <w:lastRenderedPageBreak/>
        <w:t>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r>
                                <w:rPr>
                                  <w:sz w:val="20"/>
                                  <w:szCs w:val="20"/>
                                </w:rPr>
                                <w:t xml:space="preserve">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r>
                          <w:rPr>
                            <w:sz w:val="20"/>
                            <w:szCs w:val="20"/>
                          </w:rPr>
                          <w:t xml:space="preserve">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3"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3"/>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6E12CFB"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r>
                                      <w:rPr>
                                        <w:sz w:val="20"/>
                                        <w:szCs w:val="20"/>
                                      </w:rPr>
                                      <w:t xml:space="preserve">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r>
                                <w:rPr>
                                  <w:sz w:val="20"/>
                                  <w:szCs w:val="20"/>
                                </w:rPr>
                                <w:t xml:space="preserve">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6"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1ABF8AF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using a leave-one-out approach as a predictor of 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w:t>
      </w:r>
      <w:r w:rsidR="004830AC">
        <w:rPr>
          <w:szCs w:val="24"/>
        </w:rPr>
        <w:lastRenderedPageBreak/>
        <w:t xml:space="preserve">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lastRenderedPageBreak/>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w:t>
      </w:r>
      <w:r w:rsidR="00023609">
        <w:rPr>
          <w:szCs w:val="24"/>
        </w:rPr>
        <w:lastRenderedPageBreak/>
        <w:t>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6"/>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25281DA8" w14:textId="77777777" w:rsidR="0012001C" w:rsidRDefault="00054CD8" w:rsidP="0012001C">
      <w:pPr>
        <w:pStyle w:val="Bibliography"/>
      </w:pPr>
      <w:r>
        <w:fldChar w:fldCharType="begin"/>
      </w:r>
      <w:r w:rsidR="000E4249">
        <w:instrText xml:space="preserve"> ADDIN ZOTERO_BIBL {"uncited":[],"omitted":[],"custom":[]} CSL_BIBLIOGRAPHY </w:instrText>
      </w:r>
      <w:r>
        <w:fldChar w:fldCharType="separate"/>
      </w:r>
      <w:r w:rsidR="0012001C">
        <w:t xml:space="preserve">Aldao, A. (2013). The Future of Emotion Regulation Research: Capturing Context. </w:t>
      </w:r>
      <w:r w:rsidR="0012001C">
        <w:rPr>
          <w:i/>
          <w:iCs/>
        </w:rPr>
        <w:t>Perspectives on Psychological Science</w:t>
      </w:r>
      <w:r w:rsidR="0012001C">
        <w:t xml:space="preserve">, </w:t>
      </w:r>
      <w:r w:rsidR="0012001C">
        <w:rPr>
          <w:i/>
          <w:iCs/>
        </w:rPr>
        <w:t>8</w:t>
      </w:r>
      <w:r w:rsidR="0012001C">
        <w:t>(2), 155–172. https://doi.org/10.1177/1745691612459518</w:t>
      </w:r>
    </w:p>
    <w:p w14:paraId="0F067A4B" w14:textId="77777777" w:rsidR="0012001C" w:rsidRDefault="0012001C" w:rsidP="0012001C">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068E54EF" w14:textId="77777777" w:rsidR="0012001C" w:rsidRDefault="0012001C" w:rsidP="0012001C">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5D0575" w14:textId="77777777" w:rsidR="0012001C" w:rsidRDefault="0012001C" w:rsidP="0012001C">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14A70890" w14:textId="77777777" w:rsidR="0012001C" w:rsidRDefault="0012001C" w:rsidP="0012001C">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700327C" w14:textId="77777777" w:rsidR="0012001C" w:rsidRDefault="0012001C" w:rsidP="0012001C">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D9DA567" w14:textId="77777777" w:rsidR="0012001C" w:rsidRDefault="0012001C" w:rsidP="0012001C">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3DF1889" w14:textId="77777777" w:rsidR="0012001C" w:rsidRDefault="0012001C" w:rsidP="0012001C">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50BD41D8" w14:textId="77777777" w:rsidR="0012001C" w:rsidRDefault="0012001C" w:rsidP="0012001C">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793E1E6" w14:textId="77777777" w:rsidR="0012001C" w:rsidRDefault="0012001C" w:rsidP="0012001C">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F4DF3A5" w14:textId="77777777" w:rsidR="0012001C" w:rsidRDefault="0012001C" w:rsidP="0012001C">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7C88D887" w14:textId="77777777" w:rsidR="0012001C" w:rsidRDefault="0012001C" w:rsidP="0012001C">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8E7C036" w14:textId="77777777" w:rsidR="0012001C" w:rsidRDefault="0012001C" w:rsidP="0012001C">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DC5932F" w14:textId="77777777" w:rsidR="0012001C" w:rsidRDefault="0012001C" w:rsidP="0012001C">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7FAC5B6B" w14:textId="77777777" w:rsidR="0012001C" w:rsidRDefault="0012001C" w:rsidP="0012001C">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123C26EA" w14:textId="77777777" w:rsidR="0012001C" w:rsidRDefault="0012001C" w:rsidP="0012001C">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8AD890B" w14:textId="77777777" w:rsidR="0012001C" w:rsidRDefault="0012001C" w:rsidP="0012001C">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46F4104" w14:textId="77777777" w:rsidR="0012001C" w:rsidRDefault="0012001C" w:rsidP="0012001C">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5B1DFE02" w14:textId="77777777" w:rsidR="0012001C" w:rsidRDefault="0012001C" w:rsidP="0012001C">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28A67E7A" w14:textId="77777777" w:rsidR="0012001C" w:rsidRDefault="0012001C" w:rsidP="0012001C">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164EC971" w14:textId="77777777" w:rsidR="0012001C" w:rsidRDefault="0012001C" w:rsidP="0012001C">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792B396" w14:textId="77777777" w:rsidR="0012001C" w:rsidRDefault="0012001C" w:rsidP="0012001C">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20082E6" w14:textId="77777777" w:rsidR="0012001C" w:rsidRDefault="0012001C" w:rsidP="0012001C">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68AA5944" w14:textId="77777777" w:rsidR="0012001C" w:rsidRDefault="0012001C" w:rsidP="0012001C">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6A2F69E2" w14:textId="77777777" w:rsidR="0012001C" w:rsidRDefault="0012001C" w:rsidP="0012001C">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7FDEE53" w14:textId="77777777" w:rsidR="0012001C" w:rsidRDefault="0012001C" w:rsidP="0012001C">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3ACBD39" w14:textId="77777777" w:rsidR="0012001C" w:rsidRDefault="0012001C" w:rsidP="0012001C">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4E3E9BB" w14:textId="77777777" w:rsidR="0012001C" w:rsidRDefault="0012001C" w:rsidP="0012001C">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8A835A" w14:textId="77777777" w:rsidR="0012001C" w:rsidRDefault="0012001C" w:rsidP="0012001C">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ADDD40F" w14:textId="77777777" w:rsidR="0012001C" w:rsidRDefault="0012001C" w:rsidP="0012001C">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1B1D1E6A" w14:textId="77777777" w:rsidR="0012001C" w:rsidRDefault="0012001C" w:rsidP="0012001C">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47248F9D" w14:textId="77777777" w:rsidR="0012001C" w:rsidRDefault="0012001C" w:rsidP="0012001C">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0A66255" w14:textId="77777777" w:rsidR="0012001C" w:rsidRDefault="0012001C" w:rsidP="0012001C">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A175116" w14:textId="77777777" w:rsidR="0012001C" w:rsidRDefault="0012001C" w:rsidP="0012001C">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1B8E9CA6" w14:textId="77777777" w:rsidR="0012001C" w:rsidRDefault="0012001C" w:rsidP="0012001C">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491C561C" w14:textId="77777777" w:rsidR="0012001C" w:rsidRDefault="0012001C" w:rsidP="0012001C">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5F2046CA" w14:textId="77777777" w:rsidR="0012001C" w:rsidRDefault="0012001C" w:rsidP="0012001C">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74488C52" w14:textId="77777777" w:rsidR="0012001C" w:rsidRDefault="0012001C" w:rsidP="0012001C">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E3C16EF" w14:textId="77777777" w:rsidR="0012001C" w:rsidRDefault="0012001C" w:rsidP="0012001C">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2488D18" w14:textId="77777777" w:rsidR="0012001C" w:rsidRDefault="0012001C" w:rsidP="0012001C">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4598306" w14:textId="77777777" w:rsidR="0012001C" w:rsidRDefault="0012001C" w:rsidP="0012001C">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4496" w14:textId="77777777" w:rsidR="0012001C" w:rsidRDefault="0012001C" w:rsidP="0012001C">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3C8234E" w14:textId="77777777" w:rsidR="0012001C" w:rsidRDefault="0012001C" w:rsidP="0012001C">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FFF47FF" w14:textId="77777777" w:rsidR="0012001C" w:rsidRDefault="0012001C" w:rsidP="0012001C">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F79C140" w14:textId="77777777" w:rsidR="0012001C" w:rsidRDefault="0012001C" w:rsidP="0012001C">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0CF79642" w14:textId="77777777" w:rsidR="0012001C" w:rsidRDefault="0012001C" w:rsidP="0012001C">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14C2BEF" w14:textId="77777777" w:rsidR="0012001C" w:rsidRDefault="0012001C" w:rsidP="0012001C">
      <w:pPr>
        <w:pStyle w:val="Bibliography"/>
      </w:pPr>
      <w:r>
        <w:t xml:space="preserve">McRae, K., &amp; Gross, J. J. (2020). Emotion regulation. </w:t>
      </w:r>
      <w:r>
        <w:rPr>
          <w:i/>
          <w:iCs/>
        </w:rPr>
        <w:t>Emotion</w:t>
      </w:r>
      <w:r>
        <w:t xml:space="preserve">, </w:t>
      </w:r>
      <w:r>
        <w:rPr>
          <w:i/>
          <w:iCs/>
        </w:rPr>
        <w:t>20</w:t>
      </w:r>
      <w:r>
        <w:t>(1), 1–9. https://doi.org/10.1037/emo0000703</w:t>
      </w:r>
    </w:p>
    <w:p w14:paraId="323E2E04" w14:textId="77777777" w:rsidR="0012001C" w:rsidRDefault="0012001C" w:rsidP="0012001C">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16782027" w14:textId="77777777" w:rsidR="0012001C" w:rsidRDefault="0012001C" w:rsidP="0012001C">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97643B3" w14:textId="77777777" w:rsidR="0012001C" w:rsidRDefault="0012001C" w:rsidP="0012001C">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690FE119" w14:textId="77777777" w:rsidR="0012001C" w:rsidRDefault="0012001C" w:rsidP="0012001C">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213B6954" w14:textId="77777777" w:rsidR="0012001C" w:rsidRDefault="0012001C" w:rsidP="0012001C">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F448EE8" w14:textId="77777777" w:rsidR="0012001C" w:rsidRDefault="0012001C" w:rsidP="0012001C">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042B60DB" w14:textId="77777777" w:rsidR="0012001C" w:rsidRDefault="0012001C" w:rsidP="0012001C">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F2F6DBB" w14:textId="77777777" w:rsidR="0012001C" w:rsidRDefault="0012001C" w:rsidP="0012001C">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29914CF1" w14:textId="77777777" w:rsidR="0012001C" w:rsidRDefault="0012001C" w:rsidP="0012001C">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6418142" w14:textId="77777777" w:rsidR="0012001C" w:rsidRDefault="0012001C" w:rsidP="0012001C">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A08944C" w14:textId="77777777" w:rsidR="0012001C" w:rsidRDefault="0012001C" w:rsidP="0012001C">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62E00DA" w14:textId="77777777" w:rsidR="0012001C" w:rsidRDefault="0012001C" w:rsidP="0012001C">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DE36B7B" w14:textId="77777777" w:rsidR="0012001C" w:rsidRDefault="0012001C" w:rsidP="0012001C">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189F480B" w14:textId="77777777" w:rsidR="0012001C" w:rsidRDefault="0012001C" w:rsidP="0012001C">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https://doi.org/10.1016/j.psychres.2016.04.113</w:t>
      </w:r>
    </w:p>
    <w:p w14:paraId="319B994D" w14:textId="77777777" w:rsidR="0012001C" w:rsidRDefault="0012001C" w:rsidP="0012001C">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954E781" w14:textId="77777777" w:rsidR="0012001C" w:rsidRDefault="0012001C" w:rsidP="0012001C">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942131D" w14:textId="77777777" w:rsidR="0012001C" w:rsidRDefault="0012001C" w:rsidP="0012001C">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6E3EB71" w14:textId="77777777" w:rsidR="0012001C" w:rsidRDefault="0012001C" w:rsidP="0012001C">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0CC38D3" w14:textId="77777777" w:rsidR="0012001C" w:rsidRDefault="0012001C" w:rsidP="0012001C">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5ACCA46" w14:textId="77777777" w:rsidR="0012001C" w:rsidRDefault="0012001C" w:rsidP="0012001C">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70D8AE2D" w14:textId="77777777" w:rsidR="0012001C" w:rsidRDefault="0012001C" w:rsidP="0012001C">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439EF0E1" w14:textId="77777777" w:rsidR="0012001C" w:rsidRDefault="0012001C" w:rsidP="0012001C">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38BBD62" w14:textId="77777777" w:rsidR="0012001C" w:rsidRDefault="0012001C" w:rsidP="0012001C">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62ED23AE" w14:textId="77777777" w:rsidR="0012001C" w:rsidRDefault="0012001C" w:rsidP="0012001C">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3E7EA433" w14:textId="77777777" w:rsidR="0012001C" w:rsidRDefault="0012001C" w:rsidP="0012001C">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B6E1823" w14:textId="77777777" w:rsidR="0012001C" w:rsidRDefault="0012001C" w:rsidP="0012001C">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9A0C7DC" w14:textId="77777777" w:rsidR="0012001C" w:rsidRDefault="0012001C" w:rsidP="0012001C">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8203842" w14:textId="77777777" w:rsidR="0012001C" w:rsidRDefault="0012001C" w:rsidP="0012001C">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671B270C" w14:textId="77777777" w:rsidR="0012001C" w:rsidRDefault="0012001C" w:rsidP="0012001C">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7B5E6DB" w14:textId="77777777" w:rsidR="0012001C" w:rsidRDefault="0012001C" w:rsidP="0012001C">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661DD3" w14:textId="77777777" w:rsidR="0012001C" w:rsidRDefault="0012001C" w:rsidP="0012001C">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092FF52" w14:textId="77777777" w:rsidR="0012001C" w:rsidRDefault="0012001C" w:rsidP="0012001C">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259B432" w14:textId="77777777" w:rsidR="0012001C" w:rsidRDefault="0012001C" w:rsidP="0012001C">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662BFFA" w14:textId="77777777" w:rsidR="0012001C" w:rsidRDefault="0012001C" w:rsidP="0012001C">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356B9D2F" w14:textId="77777777" w:rsidR="0012001C" w:rsidRDefault="0012001C" w:rsidP="0012001C">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C79D2DC" w14:textId="77777777" w:rsidR="0012001C" w:rsidRDefault="0012001C" w:rsidP="0012001C">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89B4A5D" w14:textId="77777777" w:rsidR="0012001C" w:rsidRDefault="0012001C" w:rsidP="0012001C">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880C926" w14:textId="77777777" w:rsidR="0012001C" w:rsidRDefault="0012001C" w:rsidP="0012001C">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FB177D7" w14:textId="77777777" w:rsidR="0012001C" w:rsidRDefault="0012001C" w:rsidP="0012001C">
      <w:pPr>
        <w:pStyle w:val="Bibliography"/>
      </w:pPr>
      <w:r>
        <w:t xml:space="preserve">Zhang, Z., &amp; Mai, Y. (2019). </w:t>
      </w:r>
      <w:r>
        <w:rPr>
          <w:i/>
          <w:iCs/>
        </w:rPr>
        <w:t>WebPower: Basic and Advanced Statistical Power Analysis</w:t>
      </w:r>
      <w:r>
        <w:t xml:space="preserve"> (0.5) [R]. https://CRAN.R-project.org/package=WebPower</w:t>
      </w:r>
    </w:p>
    <w:p w14:paraId="1B96A437" w14:textId="2F1905B1"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87FBB2" w14:textId="77777777" w:rsidR="00A56828" w:rsidRDefault="00A56828">
      <w:pPr>
        <w:spacing w:after="0" w:line="240" w:lineRule="auto"/>
      </w:pPr>
      <w:r>
        <w:separator/>
      </w:r>
    </w:p>
  </w:endnote>
  <w:endnote w:type="continuationSeparator" w:id="0">
    <w:p w14:paraId="193327DA" w14:textId="77777777" w:rsidR="00A56828" w:rsidRDefault="00A56828">
      <w:pPr>
        <w:spacing w:after="0" w:line="240" w:lineRule="auto"/>
      </w:pPr>
      <w:r>
        <w:continuationSeparator/>
      </w:r>
    </w:p>
  </w:endnote>
  <w:endnote w:type="continuationNotice" w:id="1">
    <w:p w14:paraId="606450CC" w14:textId="77777777" w:rsidR="00A56828" w:rsidRDefault="00A568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FBCF0A" w14:textId="77777777" w:rsidR="00A56828" w:rsidRDefault="00A56828">
      <w:pPr>
        <w:spacing w:after="0" w:line="240" w:lineRule="auto"/>
      </w:pPr>
      <w:r>
        <w:separator/>
      </w:r>
    </w:p>
  </w:footnote>
  <w:footnote w:type="continuationSeparator" w:id="0">
    <w:p w14:paraId="724DA40F" w14:textId="77777777" w:rsidR="00A56828" w:rsidRDefault="00A56828">
      <w:pPr>
        <w:spacing w:after="0" w:line="240" w:lineRule="auto"/>
      </w:pPr>
      <w:r>
        <w:continuationSeparator/>
      </w:r>
    </w:p>
  </w:footnote>
  <w:footnote w:type="continuationNotice" w:id="1">
    <w:p w14:paraId="1FDA0201" w14:textId="77777777" w:rsidR="00A56828" w:rsidRDefault="00A56828">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5"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7369C"/>
    <w:rsid w:val="00081E78"/>
    <w:rsid w:val="00083929"/>
    <w:rsid w:val="00083D59"/>
    <w:rsid w:val="0008546F"/>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9BE"/>
    <w:rsid w:val="0030710F"/>
    <w:rsid w:val="0030735C"/>
    <w:rsid w:val="00311C5B"/>
    <w:rsid w:val="0032126A"/>
    <w:rsid w:val="00322180"/>
    <w:rsid w:val="00331554"/>
    <w:rsid w:val="00341012"/>
    <w:rsid w:val="00342888"/>
    <w:rsid w:val="003429F3"/>
    <w:rsid w:val="00345FE2"/>
    <w:rsid w:val="00354B3D"/>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30CF"/>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14BD"/>
    <w:rsid w:val="00AD2081"/>
    <w:rsid w:val="00AD4521"/>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1545"/>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57546</Words>
  <Characters>328014</Characters>
  <Application>Microsoft Office Word</Application>
  <DocSecurity>0</DocSecurity>
  <Lines>2733</Lines>
  <Paragraphs>76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8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4</cp:revision>
  <cp:lastPrinted>2024-08-19T17:35:00Z</cp:lastPrinted>
  <dcterms:created xsi:type="dcterms:W3CDTF">2024-08-19T17:01:00Z</dcterms:created>
  <dcterms:modified xsi:type="dcterms:W3CDTF">2024-08-1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SYT0KZ"/&gt;&lt;style id="http://www.zotero.org/styles/apa" locale="en-US" hasBibliography="1" bibliographyStyleHasBeenSet="1"/&gt;&lt;prefs&gt;&lt;pref name="fieldType" value="Field"/&gt;&lt;/prefs&gt;&lt;/data&gt;</vt:lpwstr>
  </property>
</Properties>
</file>